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r w:rsidR="004B1ADA">
        <w:rPr>
          <w:b/>
          <w:lang w:val="en-CA"/>
        </w:rPr>
        <w:t xml:space="preserve"> (Sunday, February-03-13)</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 xml:space="preserve">t effect on the kin composition of social groups is the fecundity </w:t>
      </w:r>
      <w:proofErr w:type="gramStart"/>
      <w:r w:rsidR="00992DFD">
        <w:rPr>
          <w:lang w:val="en-CA"/>
        </w:rPr>
        <w:t>of  species</w:t>
      </w:r>
      <w:proofErr w:type="gramEnd"/>
      <w:r w:rsidR="00992DFD">
        <w:rPr>
          <w:lang w:val="en-CA"/>
        </w:rPr>
        <w:t>.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1B2846"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sidRPr="00300172">
        <w:rPr>
          <w:rFonts w:ascii="Calibri" w:hAnsi="Calibri"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lastRenderedPageBreak/>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1B2846"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proofErr w:type="gramStart"/>
      <w:r w:rsidR="0045470E">
        <w:rPr>
          <w:rFonts w:cs="CMR10"/>
        </w:rPr>
        <w:t>raise</w:t>
      </w:r>
      <w:proofErr w:type="gramEnd"/>
      <w:r w:rsidR="0045470E">
        <w:rPr>
          <w:rFonts w:cs="CMR10"/>
        </w:rPr>
        <w:t xml:space="preserve"> slightly</w:t>
      </w:r>
      <w:r w:rsidRPr="00C23D81">
        <w:rPr>
          <w:rFonts w:cs="CMR10"/>
        </w:rPr>
        <w:t xml:space="preserve">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3E470E" w:rsidRDefault="003E470E" w:rsidP="00F03B18">
      <w:pPr>
        <w:spacing w:line="480" w:lineRule="auto"/>
        <w:rPr>
          <w:lang w:val="en-CA"/>
        </w:rPr>
      </w:pPr>
    </w:p>
    <w:p w:rsidR="00F57F0B" w:rsidRDefault="00F03B18" w:rsidP="009E619A">
      <w:pPr>
        <w:spacing w:line="480" w:lineRule="auto"/>
        <w:rPr>
          <w:lang w:val="en-CA"/>
        </w:rPr>
      </w:pPr>
      <w:r>
        <w:rPr>
          <w:lang w:val="en-CA"/>
        </w:rPr>
        <w:t>The intrinsic rate of growth, r, is the main parameter that determines the level of kin preference</w:t>
      </w:r>
      <w:r w:rsidR="00F57F0B">
        <w:rPr>
          <w:lang w:val="en-CA"/>
        </w:rPr>
        <w:t xml:space="preserve"> that evolves</w:t>
      </w:r>
      <w:r>
        <w:rPr>
          <w:lang w:val="en-CA"/>
        </w:rPr>
        <w:t>. As r increases so does the individually genetic coded level of</w:t>
      </w:r>
      <w:commentRangeStart w:id="3"/>
      <w:r>
        <w:rPr>
          <w:lang w:val="en-CA"/>
        </w:rPr>
        <w:t xml:space="preserve"> kin preference until a threshold of about 0.9</w:t>
      </w:r>
      <w:commentRangeEnd w:id="3"/>
      <w:r>
        <w:rPr>
          <w:rStyle w:val="CommentReference"/>
        </w:rPr>
        <w:commentReference w:id="3"/>
      </w:r>
      <w:r>
        <w:rPr>
          <w:lang w:val="en-CA"/>
        </w:rPr>
        <w:t xml:space="preserve"> is reached (figure graphs). Obviously, as the individual levels of kin preference increases so does the degree of relatedness within groups.  From table y it can be seen </w:t>
      </w:r>
      <w:r w:rsidR="00D1743D">
        <w:rPr>
          <w:lang w:val="en-CA"/>
        </w:rPr>
        <w:t xml:space="preserve">that </w:t>
      </w:r>
      <w:r w:rsidR="00F57F0B">
        <w:rPr>
          <w:lang w:val="en-CA"/>
        </w:rPr>
        <w:t xml:space="preserve">the </w:t>
      </w:r>
      <w:r w:rsidR="00D1743D">
        <w:rPr>
          <w:lang w:val="en-CA"/>
        </w:rPr>
        <w:t>intrinsic</w:t>
      </w:r>
      <w:r w:rsidR="00F57F0B">
        <w:rPr>
          <w:lang w:val="en-CA"/>
        </w:rPr>
        <w:t xml:space="preserve"> rate of growth</w:t>
      </w:r>
      <w:r>
        <w:rPr>
          <w:lang w:val="en-CA"/>
        </w:rPr>
        <w:t xml:space="preserve"> largely dictates both the kin preference and the kin composition of groups, explaining 88.4% of the variation of kin preference and 90.7% of the relatedness within the simulations.</w:t>
      </w:r>
      <w:r w:rsidR="00D1743D">
        <w:rPr>
          <w:lang w:val="en-CA"/>
        </w:rPr>
        <w:t xml:space="preserve">  Cost of </w:t>
      </w:r>
      <w:r w:rsidR="00D1743D">
        <w:rPr>
          <w:lang w:val="en-CA"/>
        </w:rPr>
        <w:lastRenderedPageBreak/>
        <w:t>cooperation has little effect on kin preference (r</w:t>
      </w:r>
      <w:r w:rsidR="00D1743D">
        <w:rPr>
          <w:vertAlign w:val="superscript"/>
          <w:lang w:val="en-CA"/>
        </w:rPr>
        <w:t>2</w:t>
      </w:r>
      <w:r w:rsidR="00D1743D">
        <w:rPr>
          <w:lang w:val="en-CA"/>
        </w:rPr>
        <w:t>=2.31) unless the intrinsic rate of growth is small (figure t)</w:t>
      </w:r>
    </w:p>
    <w:p w:rsidR="00F57F0B" w:rsidRDefault="00F57F0B" w:rsidP="009E619A">
      <w:pPr>
        <w:spacing w:line="480" w:lineRule="auto"/>
        <w:rPr>
          <w:lang w:val="en-CA"/>
        </w:rPr>
      </w:pPr>
    </w:p>
    <w:p w:rsidR="00336317" w:rsidRDefault="002C47EE" w:rsidP="009E619A">
      <w:pPr>
        <w:spacing w:line="480" w:lineRule="auto"/>
        <w:rPr>
          <w:rFonts w:eastAsiaTheme="minorEastAsia"/>
          <w:lang w:val="en-CA"/>
        </w:rPr>
      </w:pPr>
      <w:r>
        <w:rPr>
          <w:lang w:val="en-CA"/>
        </w:rPr>
        <w:t xml:space="preserve">The size of the </w:t>
      </w:r>
      <w:r w:rsidR="00AA68E9">
        <w:rPr>
          <w:lang w:val="en-CA"/>
        </w:rPr>
        <w:t>groups that from depend mainly on the group carrying capacity (r</w:t>
      </w:r>
      <w:r w:rsidR="00AA68E9">
        <w:rPr>
          <w:vertAlign w:val="superscript"/>
          <w:lang w:val="en-CA"/>
        </w:rPr>
        <w:t>2</w:t>
      </w:r>
      <w:r w:rsidR="00AA68E9">
        <w:rPr>
          <w:lang w:val="en-CA"/>
        </w:rPr>
        <w:t>=63.3</w:t>
      </w:r>
      <w:r w:rsidR="00231125">
        <w:rPr>
          <w:lang w:val="en-CA"/>
        </w:rPr>
        <w:t>, table x</w:t>
      </w:r>
      <w:r w:rsidR="00AA68E9">
        <w:rPr>
          <w:lang w:val="en-CA"/>
        </w:rPr>
        <w:t>)</w:t>
      </w:r>
      <w:r w:rsidR="009E619A">
        <w:rPr>
          <w:lang w:val="en-CA"/>
        </w:rPr>
        <w:t xml:space="preserve">, unless the cost of cooperation is high and r low in which case low levels of cooperation do not evolve and groups remains small. </w:t>
      </w:r>
    </w:p>
    <w:p w:rsidR="00203D00" w:rsidRDefault="00D1743D" w:rsidP="00203D00">
      <w:pPr>
        <w:spacing w:line="480" w:lineRule="auto"/>
        <w:rPr>
          <w:lang w:val="en-CA"/>
        </w:rPr>
      </w:pPr>
      <w:r>
        <w:rPr>
          <w:lang w:val="en-CA"/>
        </w:rPr>
        <w:t>In</w:t>
      </w:r>
      <w:r w:rsidR="00203D00">
        <w:rPr>
          <w:lang w:val="en-CA"/>
        </w:rPr>
        <w:t xml:space="preserve"> addition to being strong affected by the carrying capacity, group size is also affect but the intrinsic rate of growth (r</w:t>
      </w:r>
      <w:r w:rsidR="00203D00">
        <w:rPr>
          <w:vertAlign w:val="superscript"/>
          <w:lang w:val="en-CA"/>
        </w:rPr>
        <w:t>2</w:t>
      </w:r>
      <w:r w:rsidR="00203D00">
        <w:rPr>
          <w:lang w:val="en-CA"/>
        </w:rPr>
        <w:t>= 15.8), although not as much as would be intuitive.  Surprisingly, however, group size is affect</w:t>
      </w:r>
      <w:r w:rsidR="00203D00">
        <w:rPr>
          <w:lang w:val="en-CA"/>
        </w:rPr>
        <w:t>ed</w:t>
      </w:r>
      <w:r w:rsidR="00203D00">
        <w:rPr>
          <w:lang w:val="en-CA"/>
        </w:rPr>
        <w:t xml:space="preserve"> little by the cost of cooperation (r</w:t>
      </w:r>
      <w:r w:rsidR="00203D00">
        <w:rPr>
          <w:vertAlign w:val="superscript"/>
          <w:lang w:val="en-CA"/>
        </w:rPr>
        <w:t>2</w:t>
      </w:r>
      <w:r w:rsidR="00203D00">
        <w:rPr>
          <w:lang w:val="en-CA"/>
        </w:rPr>
        <w:t xml:space="preserve"> = 4.7).</w:t>
      </w:r>
    </w:p>
    <w:p w:rsidR="00D1743D" w:rsidRDefault="003E470E" w:rsidP="00203D00">
      <w:pPr>
        <w:spacing w:line="480" w:lineRule="auto"/>
        <w:rPr>
          <w:lang w:val="en-CA"/>
        </w:rPr>
      </w:pPr>
      <w:r>
        <w:rPr>
          <w:lang w:val="en-CA"/>
        </w:rPr>
        <w:t>It must be noted that the size of groups that form is not due to direct evolution/selection on the size of groups, but due</w:t>
      </w:r>
      <w:r w:rsidR="00D1743D">
        <w:rPr>
          <w:lang w:val="en-CA"/>
        </w:rPr>
        <w:t xml:space="preserve"> to</w:t>
      </w:r>
      <w:r>
        <w:rPr>
          <w:lang w:val="en-CA"/>
        </w:rPr>
        <w:t xml:space="preserve"> </w:t>
      </w:r>
      <w:r w:rsidR="00203D00">
        <w:rPr>
          <w:lang w:val="en-CA"/>
        </w:rPr>
        <w:t>the admission function and how the</w:t>
      </w:r>
      <w:r w:rsidR="00D1743D">
        <w:rPr>
          <w:lang w:val="en-CA"/>
        </w:rPr>
        <w:t xml:space="preserve"> values</w:t>
      </w:r>
      <w:r w:rsidR="00203D00">
        <w:rPr>
          <w:lang w:val="en-CA"/>
        </w:rPr>
        <w:t xml:space="preserve"> parameters in the admission function change</w:t>
      </w:r>
      <w:r w:rsidR="00D1743D">
        <w:rPr>
          <w:lang w:val="en-CA"/>
        </w:rPr>
        <w:t xml:space="preserve"> as the system </w:t>
      </w:r>
      <w:proofErr w:type="gramStart"/>
      <w:r w:rsidR="00D1743D">
        <w:rPr>
          <w:lang w:val="en-CA"/>
        </w:rPr>
        <w:t xml:space="preserve">evolves </w:t>
      </w:r>
      <w:r w:rsidR="00203D00">
        <w:rPr>
          <w:lang w:val="en-CA"/>
        </w:rPr>
        <w:t>.</w:t>
      </w:r>
      <w:proofErr w:type="gramEnd"/>
      <w:r w:rsidR="00203D00">
        <w:rPr>
          <w:lang w:val="en-CA"/>
        </w:rPr>
        <w:t xml:space="preserve"> </w:t>
      </w:r>
      <w:r w:rsidR="00203D00">
        <w:rPr>
          <w:lang w:val="en-CA"/>
        </w:rPr>
        <w:t xml:space="preserve">The group admission function (equation 2) </w:t>
      </w:r>
      <w:proofErr w:type="gramStart"/>
      <w:r w:rsidR="00203D00">
        <w:rPr>
          <w:lang w:val="en-CA"/>
        </w:rPr>
        <w:t>depends</w:t>
      </w:r>
      <w:proofErr w:type="gramEnd"/>
      <w:r w:rsidR="00203D00">
        <w:rPr>
          <w:lang w:val="en-CA"/>
        </w:rPr>
        <w:t xml:space="preserve"> not only the optimum</w:t>
      </w:r>
      <w:r w:rsidR="00203D00">
        <w:rPr>
          <w:lang w:val="en-CA"/>
        </w:rPr>
        <w:t xml:space="preserve"> and stable</w:t>
      </w:r>
      <w:r w:rsidR="00203D00">
        <w:rPr>
          <w:lang w:val="en-CA"/>
        </w:rPr>
        <w:t xml:space="preserve"> group size but also on the levels of kin preference and relatedness.</w:t>
      </w:r>
      <w:r w:rsidR="00D1743D" w:rsidRPr="00D1743D">
        <w:rPr>
          <w:lang w:val="en-CA"/>
        </w:rPr>
        <w:t xml:space="preserve"> </w:t>
      </w:r>
      <w:r w:rsidR="00D1743D">
        <w:rPr>
          <w:lang w:val="en-CA"/>
        </w:rPr>
        <w:t xml:space="preserve">Using equation (1) van </w:t>
      </w:r>
      <w:proofErr w:type="spellStart"/>
      <w:r w:rsidR="00D1743D">
        <w:rPr>
          <w:lang w:val="en-CA"/>
        </w:rPr>
        <w:t>Veelen</w:t>
      </w:r>
      <w:proofErr w:type="spellEnd"/>
      <w:r w:rsidR="00D1743D">
        <w:rPr>
          <w:lang w:val="en-CA"/>
        </w:rPr>
        <w:t xml:space="preserve"> et al (2010) calculated the equilibrium values for</w:t>
      </w:r>
      <w:commentRangeStart w:id="4"/>
      <w:r w:rsidR="00D1743D">
        <w:rPr>
          <w:lang w:val="en-CA"/>
        </w:rPr>
        <w:t xml:space="preserve"> group size</w:t>
      </w:r>
      <w:commentRangeEnd w:id="4"/>
      <w:r w:rsidR="00D1743D">
        <w:rPr>
          <w:rStyle w:val="CommentReference"/>
        </w:rPr>
        <w:commentReference w:id="4"/>
      </w:r>
      <w:r w:rsidR="00D1743D">
        <w:rPr>
          <w:lang w:val="en-CA"/>
        </w:rPr>
        <w:t xml:space="preserve"> 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and the equilibrium level of cooperation </w:t>
      </w:r>
      <w:proofErr w:type="gramStart"/>
      <w:r w:rsidR="00D1743D">
        <w:rPr>
          <w:rFonts w:eastAsiaTheme="minorEastAsia"/>
          <w:lang w:val="en-CA"/>
        </w:rPr>
        <w:t xml:space="preserve">as </w:t>
      </w:r>
      <w:proofErr w:type="gramEnd"/>
      <m:oMath>
        <m:r>
          <w:rPr>
            <w:rFonts w:ascii="Cambria Math" w:eastAsiaTheme="minorEastAsia" w:hAnsi="Cambria Math"/>
            <w:lang w:val="en-CA"/>
          </w:rPr>
          <m:t>β=</m:t>
        </m:r>
        <m:f>
          <m:fPr>
            <m:ctrlPr>
              <w:rPr>
                <w:rFonts w:ascii="Cambria Math" w:eastAsiaTheme="minorEastAsia" w:hAnsi="Cambria Math"/>
                <w:i/>
                <w:lang w:val="en-CA"/>
              </w:rPr>
            </m:ctrlPr>
          </m:fPr>
          <m:num>
            <m:func>
              <m:funcPr>
                <m:ctrlPr>
                  <w:rPr>
                    <w:rFonts w:ascii="Cambria Math" w:eastAsiaTheme="minorEastAsia" w:hAnsi="Cambria Math"/>
                    <w:i/>
                    <w:lang w:val="en-CA"/>
                  </w:rPr>
                </m:ctrlPr>
              </m:funcPr>
              <m:fName>
                <m:r>
                  <m:rPr>
                    <m:sty m:val="p"/>
                  </m:rPr>
                  <w:rPr>
                    <w:rFonts w:ascii="Cambria Math" w:eastAsiaTheme="minorEastAsia" w:hAnsi="Cambria Math"/>
                    <w:lang w:val="en-CA"/>
                  </w:rPr>
                  <m:t>ln</m:t>
                </m:r>
              </m:fName>
              <m:e>
                <m:r>
                  <w:rPr>
                    <w:rFonts w:ascii="Cambria Math" w:eastAsiaTheme="minorEastAsia" w:hAnsi="Cambria Math"/>
                    <w:lang w:val="en-CA"/>
                  </w:rPr>
                  <m:t>n</m:t>
                </m:r>
              </m:e>
            </m:func>
          </m:num>
          <m:den>
            <m:r>
              <w:rPr>
                <w:rFonts w:ascii="Cambria Math" w:eastAsiaTheme="minorEastAsia" w:hAnsi="Cambria Math"/>
                <w:lang w:val="en-CA"/>
              </w:rPr>
              <m:t>n-1</m:t>
            </m:r>
          </m:den>
        </m:f>
      </m:oMath>
      <w:r w:rsidR="00D1743D">
        <w:rPr>
          <w:rFonts w:eastAsiaTheme="minorEastAsia"/>
          <w:lang w:val="en-CA"/>
        </w:rPr>
        <w:t xml:space="preserve">. </w:t>
      </w:r>
      <w:commentRangeStart w:id="5"/>
      <w:r w:rsidR="00D1743D" w:rsidRPr="00231125">
        <w:rPr>
          <w:rFonts w:eastAsiaTheme="minorEastAsia"/>
          <w:strike/>
          <w:lang w:val="en-CA"/>
        </w:rPr>
        <w:t xml:space="preserve">The stable group size the point at which individuals within the group exactly replace themselves and is calculates by setting </w:t>
      </w:r>
      <w:proofErr w:type="gramStart"/>
      <w:r w:rsidR="00D1743D" w:rsidRPr="00231125">
        <w:rPr>
          <w:rFonts w:eastAsiaTheme="minorEastAsia"/>
          <w:strike/>
          <w:lang w:val="en-CA"/>
        </w:rPr>
        <w:t>f(</w:t>
      </w:r>
      <w:proofErr w:type="gramEnd"/>
      <w:r w:rsidR="00D1743D" w:rsidRPr="00231125">
        <w:rPr>
          <w:rFonts w:eastAsiaTheme="minorEastAsia"/>
          <w:strike/>
          <w:lang w:val="en-CA"/>
        </w:rPr>
        <w:t xml:space="preserve">n) = 1 which gives </w:t>
      </w:r>
      <m:oMath>
        <m:r>
          <w:rPr>
            <w:rFonts w:ascii="Cambria Math" w:eastAsiaTheme="minorEastAsia" w:hAnsi="Cambria Math"/>
            <w:strike/>
            <w:lang w:val="en-CA"/>
          </w:rPr>
          <m:t>r=c</m:t>
        </m:r>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r>
          <w:rPr>
            <w:rFonts w:ascii="Cambria Math" w:eastAsiaTheme="minorEastAsia" w:hAnsi="Cambria Math"/>
            <w:strike/>
            <w:lang w:val="en-CA"/>
          </w:rPr>
          <m:t>+γ</m:t>
        </m:r>
        <m:func>
          <m:funcPr>
            <m:ctrlPr>
              <w:rPr>
                <w:rFonts w:ascii="Cambria Math" w:eastAsiaTheme="minorEastAsia" w:hAnsi="Cambria Math"/>
                <w:i/>
                <w:strike/>
                <w:lang w:val="en-CA"/>
              </w:rPr>
            </m:ctrlPr>
          </m:funcPr>
          <m:fName>
            <m:r>
              <m:rPr>
                <m:sty m:val="p"/>
              </m:rPr>
              <w:rPr>
                <w:rFonts w:ascii="Cambria Math" w:eastAsiaTheme="minorEastAsia" w:hAnsi="Cambria Math"/>
                <w:strike/>
                <w:lang w:val="en-CA"/>
              </w:rPr>
              <m:t>ln</m:t>
            </m:r>
          </m:fName>
          <m:e>
            <m:d>
              <m:dPr>
                <m:ctrlPr>
                  <w:rPr>
                    <w:rFonts w:ascii="Cambria Math" w:eastAsiaTheme="minorEastAsia" w:hAnsi="Cambria Math"/>
                    <w:i/>
                    <w:strike/>
                    <w:lang w:val="en-CA"/>
                  </w:rPr>
                </m:ctrlPr>
              </m:dPr>
              <m:e>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e>
            </m:d>
            <m:ctrlPr>
              <w:rPr>
                <w:rFonts w:ascii="Cambria Math" w:hAnsi="Cambria Math"/>
                <w:i/>
                <w:strike/>
                <w:lang w:val="en-CA"/>
              </w:rPr>
            </m:ctrlPr>
          </m:e>
        </m:func>
      </m:oMath>
      <w:r w:rsidR="00D1743D" w:rsidRPr="00231125">
        <w:rPr>
          <w:rFonts w:eastAsiaTheme="minorEastAsia"/>
          <w:strike/>
          <w:lang w:val="en-CA"/>
        </w:rPr>
        <w:t>.</w:t>
      </w:r>
      <w:commentRangeEnd w:id="5"/>
      <w:r w:rsidR="00D1743D">
        <w:rPr>
          <w:rStyle w:val="CommentReference"/>
        </w:rPr>
        <w:commentReference w:id="5"/>
      </w:r>
      <w:r w:rsidR="00D1743D">
        <w:rPr>
          <w:rFonts w:eastAsiaTheme="minorEastAsia"/>
          <w:strike/>
          <w:lang w:val="en-CA"/>
        </w:rPr>
        <w:t xml:space="preserve"> , </w:t>
      </w:r>
      <w:r w:rsidR="00D1743D">
        <w:rPr>
          <w:rFonts w:eastAsiaTheme="minorEastAsia"/>
          <w:lang w:val="en-CA"/>
        </w:rPr>
        <w:t xml:space="preserve"> so it can be seen that the optimum group size is affect by the group carrying capacity and the average levels of cooperation already </w:t>
      </w:r>
      <w:r w:rsidR="001B2846">
        <w:rPr>
          <w:rFonts w:eastAsiaTheme="minorEastAsia"/>
          <w:lang w:val="en-CA"/>
        </w:rPr>
        <w:t>in the system.</w:t>
      </w:r>
    </w:p>
    <w:p w:rsidR="00203D00" w:rsidRPr="00231125" w:rsidRDefault="00203D00" w:rsidP="00203D00">
      <w:pPr>
        <w:spacing w:line="480" w:lineRule="auto"/>
        <w:rPr>
          <w:rFonts w:eastAsiaTheme="minorEastAsia"/>
          <w:strike/>
          <w:lang w:val="en-CA"/>
        </w:rPr>
      </w:pPr>
      <w:r>
        <w:rPr>
          <w:lang w:val="en-CA"/>
        </w:rPr>
        <w:t xml:space="preserve"> </w:t>
      </w:r>
      <w:r>
        <w:rPr>
          <w:rFonts w:eastAsiaTheme="minorEastAsia"/>
          <w:lang w:val="en-CA"/>
        </w:rPr>
        <w:t xml:space="preserve">From figure u it can be seen that the group sizes oscillate around the optimum group size and never gets near the stable group </w:t>
      </w:r>
      <w:commentRangeStart w:id="6"/>
      <w:r>
        <w:rPr>
          <w:rFonts w:eastAsiaTheme="minorEastAsia"/>
          <w:lang w:val="en-CA"/>
        </w:rPr>
        <w:t>size</w:t>
      </w:r>
      <w:commentRangeEnd w:id="6"/>
      <w:r>
        <w:rPr>
          <w:rStyle w:val="CommentReference"/>
        </w:rPr>
        <w:commentReference w:id="6"/>
      </w:r>
      <w:r>
        <w:rPr>
          <w:rFonts w:eastAsiaTheme="minorEastAsia"/>
          <w:lang w:val="en-CA"/>
        </w:rPr>
        <w:t xml:space="preserve"> </w:t>
      </w:r>
      <w:r w:rsidR="001B2846">
        <w:rPr>
          <w:rFonts w:eastAsiaTheme="minorEastAsia"/>
          <w:lang w:val="en-CA"/>
        </w:rPr>
        <w:t xml:space="preserve">. </w:t>
      </w:r>
    </w:p>
    <w:p w:rsidR="00F57F0B" w:rsidRDefault="00F57F0B" w:rsidP="00350E88">
      <w:pPr>
        <w:spacing w:line="480" w:lineRule="auto"/>
        <w:rPr>
          <w:rFonts w:eastAsiaTheme="minorEastAsia"/>
          <w:strike/>
          <w:lang w:val="en-CA"/>
        </w:rPr>
      </w:pPr>
    </w:p>
    <w:p w:rsidR="00F57F0B" w:rsidRDefault="00F57F0B" w:rsidP="00F57F0B">
      <w:pPr>
        <w:spacing w:line="480" w:lineRule="auto"/>
        <w:rPr>
          <w:lang w:val="en-CA"/>
        </w:rPr>
      </w:pPr>
    </w:p>
    <w:p w:rsidR="00F57F0B" w:rsidRPr="00274D23" w:rsidRDefault="001B2846" w:rsidP="00F57F0B">
      <w:pPr>
        <w:spacing w:line="480" w:lineRule="auto"/>
        <w:rPr>
          <w:lang w:val="en-CA"/>
        </w:rPr>
      </w:pPr>
      <w:r>
        <w:rPr>
          <w:lang w:val="en-CA"/>
        </w:rPr>
        <w:lastRenderedPageBreak/>
        <w:t xml:space="preserve">The </w:t>
      </w:r>
      <w:proofErr w:type="gramStart"/>
      <w:r>
        <w:rPr>
          <w:lang w:val="en-CA"/>
        </w:rPr>
        <w:t>levels</w:t>
      </w:r>
      <w:proofErr w:type="gramEnd"/>
      <w:r>
        <w:rPr>
          <w:lang w:val="en-CA"/>
        </w:rPr>
        <w:t xml:space="preserve"> of cooperation that evolves is relatively invariant, in most cases it evolves to a high level</w:t>
      </w:r>
      <w:bookmarkStart w:id="7" w:name="_GoBack"/>
      <w:bookmarkEnd w:id="7"/>
      <w:r>
        <w:rPr>
          <w:lang w:val="en-CA"/>
        </w:rPr>
        <w:t xml:space="preserve">.  </w:t>
      </w:r>
      <w:r w:rsidR="00F57F0B">
        <w:rPr>
          <w:lang w:val="en-CA"/>
        </w:rPr>
        <w:t xml:space="preserve">Interestingly, the cost of cooperation only has an </w:t>
      </w:r>
      <w:r w:rsidR="00F57F0B" w:rsidRPr="00F03B18">
        <w:t>appreciable</w:t>
      </w:r>
      <w:r w:rsidR="00F57F0B">
        <w:t xml:space="preserve"> effect on the level of cooperation that evolves within the system (r</w:t>
      </w:r>
      <w:r w:rsidR="00F57F0B">
        <w:rPr>
          <w:vertAlign w:val="superscript"/>
        </w:rPr>
        <w:t>2</w:t>
      </w:r>
      <w:r w:rsidR="00F57F0B">
        <w:t xml:space="preserve">= 29.9) and affects the other parameters very little, except </w:t>
      </w:r>
      <w:r w:rsidR="00F57F0B">
        <w:rPr>
          <w:lang w:val="en-CA"/>
        </w:rPr>
        <w:t>when both R is small (&lt; 1.0) and the group carrying capacity, 1/c, is large (C=0.02) (figure 1) when lower group sizes and cooperation levels emerge when the cost of cooperation is high.</w:t>
      </w:r>
    </w:p>
    <w:p w:rsidR="00F57F0B" w:rsidRPr="00350E88" w:rsidRDefault="00F57F0B" w:rsidP="00350E88">
      <w:pPr>
        <w:spacing w:line="480" w:lineRule="auto"/>
        <w:rPr>
          <w:lang w:val="en-CA"/>
        </w:rPr>
      </w:pP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CA" w:eastAsia="en-CA"/>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8"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6621B5" w:rsidRDefault="006621B5" w:rsidP="00BD1977">
      <w:pPr>
        <w:rPr>
          <w:i/>
          <w:lang w:val="en-CA"/>
        </w:rPr>
      </w:pPr>
    </w:p>
    <w:p w:rsidR="006621B5" w:rsidRDefault="006621B5" w:rsidP="00BD1977">
      <w:pPr>
        <w:rPr>
          <w:i/>
          <w:lang w:val="en-CA"/>
        </w:rPr>
      </w:pPr>
    </w:p>
    <w:p w:rsidR="006621B5" w:rsidRDefault="006621B5" w:rsidP="00BD1977">
      <w:pPr>
        <w:rPr>
          <w:i/>
          <w:lang w:val="en-CA"/>
        </w:rPr>
      </w:pPr>
      <w:r>
        <w:rPr>
          <w:i/>
          <w:noProof/>
          <w:lang w:val="en-CA" w:eastAsia="en-CA"/>
        </w:rPr>
        <w:lastRenderedPageBreak/>
        <w:drawing>
          <wp:inline distT="0" distB="0" distL="0" distR="0">
            <wp:extent cx="5731510" cy="2746111"/>
            <wp:effectExtent l="19050" t="0" r="2540" b="0"/>
            <wp:docPr id="2" name="Picture 1" descr="D:\PhD Work\SimPaperDocs\Graphs\AverageGroup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Work\SimPaperDocs\Graphs\AverageGroupSize.png"/>
                    <pic:cNvPicPr>
                      <a:picLocks noChangeAspect="1" noChangeArrowheads="1"/>
                    </pic:cNvPicPr>
                  </pic:nvPicPr>
                  <pic:blipFill>
                    <a:blip r:embed="rId9"/>
                    <a:srcRect/>
                    <a:stretch>
                      <a:fillRect/>
                    </a:stretch>
                  </pic:blipFill>
                  <pic:spPr bwMode="auto">
                    <a:xfrm>
                      <a:off x="0" y="0"/>
                      <a:ext cx="5731510" cy="2746111"/>
                    </a:xfrm>
                    <a:prstGeom prst="rect">
                      <a:avLst/>
                    </a:prstGeom>
                    <a:noFill/>
                    <a:ln w="9525">
                      <a:noFill/>
                      <a:miter lim="800000"/>
                      <a:headEnd/>
                      <a:tailEnd/>
                    </a:ln>
                  </pic:spPr>
                </pic:pic>
              </a:graphicData>
            </a:graphic>
          </wp:inline>
        </w:drawing>
      </w:r>
    </w:p>
    <w:p w:rsidR="006621B5" w:rsidRDefault="006621B5" w:rsidP="00BD1977">
      <w:pPr>
        <w:rPr>
          <w:i/>
          <w:lang w:val="en-CA"/>
        </w:rPr>
      </w:pP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CA" w:eastAsia="en-CA"/>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10"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6308AA" w:rsidRDefault="006308AA" w:rsidP="00BE1656">
      <w:pPr>
        <w:spacing w:line="480" w:lineRule="auto"/>
        <w:rPr>
          <w:rFonts w:ascii="CMR10" w:hAnsi="CMR10" w:cs="CMR10"/>
          <w:b/>
          <w:sz w:val="20"/>
          <w:szCs w:val="20"/>
        </w:rPr>
      </w:pPr>
      <w:r>
        <w:rPr>
          <w:rFonts w:ascii="CMR10" w:hAnsi="CMR10" w:cs="CMR10"/>
          <w:b/>
          <w:sz w:val="20"/>
          <w:szCs w:val="20"/>
        </w:rPr>
        <w:t>INCLUDE: importance of allowing two traits to evolve together</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w:t>
      </w:r>
      <w:r w:rsidR="008219BE">
        <w:rPr>
          <w:rFonts w:ascii="Calibri" w:hAnsi="Calibri" w:cs="CMR10"/>
        </w:rPr>
        <w:lastRenderedPageBreak/>
        <w:t xml:space="preserve">across social taxa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8"/>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8"/>
      <w:r w:rsidR="00992DFD">
        <w:rPr>
          <w:rStyle w:val="CommentReference"/>
        </w:rPr>
        <w:commentReference w:id="8"/>
      </w:r>
      <w:r w:rsidR="00403A8A">
        <w:t xml:space="preserve"> </w:t>
      </w:r>
      <w:commentRangeStart w:id="9"/>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commentRangeEnd w:id="9"/>
      <w:r w:rsidR="009B1E11">
        <w:rPr>
          <w:rStyle w:val="CommentReference"/>
        </w:rPr>
        <w:commentReference w:id="9"/>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 xml:space="preserve">For example </w:t>
      </w:r>
      <w:r w:rsidR="003176B5" w:rsidRPr="00EA7A6A">
        <w:rPr>
          <w:highlight w:val="yellow"/>
        </w:rPr>
        <w:t>EXAMPLES NEEDED</w:t>
      </w:r>
      <w:r w:rsidR="003176B5">
        <w:t xml:space="preserve"> Within chimpanzees Lukas et al. (2005) showed that the level of relatedness within individual groups was related to the group size. </w:t>
      </w:r>
      <w:r w:rsidR="00CA63FC">
        <w:t xml:space="preserve">  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544463">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fldChar w:fldCharType="separate"/>
      </w:r>
      <w:r w:rsidR="00CA63FC" w:rsidRPr="009B1E11">
        <w:rPr>
          <w:rFonts w:ascii="Calibri" w:hAnsi="Calibri" w:cs="Times New Roman"/>
          <w:szCs w:val="24"/>
        </w:rPr>
        <w:t>(Avilés et al. 2004)</w:t>
      </w:r>
      <w:r w:rsidR="00544463">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t xml:space="preserve">However this only </w:t>
      </w:r>
      <w:r w:rsidR="0094445B">
        <w:t>has an</w:t>
      </w:r>
      <w:r>
        <w:t xml:space="preserve"> effect on the level of cooperation that evolves</w:t>
      </w:r>
      <w:r w:rsidR="0094445B">
        <w:t xml:space="preserve"> when the group carrying capacity is large and the cost of cooperation is high, which is reflected in the sizeable contribution interaction effects have in the level of cooperation that </w:t>
      </w:r>
      <w:proofErr w:type="gramStart"/>
      <w:r w:rsidR="0094445B">
        <w:t>evolves .</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0"/>
      <w:r w:rsidR="0094445B">
        <w:t xml:space="preserve">analytically using equation </w:t>
      </w:r>
      <w:r w:rsidR="003433ED">
        <w:t xml:space="preserve">(x) </w:t>
      </w:r>
      <w:commentRangeEnd w:id="10"/>
      <w:r w:rsidR="009C1F9F">
        <w:rPr>
          <w:rStyle w:val="CommentReference"/>
        </w:rPr>
        <w:commentReference w:id="10"/>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w:t>
      </w:r>
      <w:r w:rsidR="003433ED">
        <w:lastRenderedPageBreak/>
        <w:t>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1"/>
      <w:r w:rsidR="0094445B">
        <w:t>evolved</w:t>
      </w:r>
      <w:commentRangeEnd w:id="11"/>
      <w:r w:rsidR="0094445B">
        <w:rPr>
          <w:rStyle w:val="CommentReference"/>
        </w:rPr>
        <w:commentReference w:id="11"/>
      </w:r>
      <w:r w:rsidR="0094445B">
        <w:t>.</w:t>
      </w:r>
    </w:p>
    <w:p w:rsidR="001A32EA" w:rsidRDefault="004C4407" w:rsidP="003176B5">
      <w:pPr>
        <w:tabs>
          <w:tab w:val="left" w:pos="0"/>
        </w:tabs>
        <w:spacing w:line="480" w:lineRule="auto"/>
      </w:pPr>
      <w:r>
        <w:t>However when the cost of cooperation is very high this offsets this is as the decrease in the overall fitness to the group by having a low cooperator is offset by the much higher fitness to that low co-operator.</w:t>
      </w:r>
    </w:p>
    <w:p w:rsidR="00CA63FC" w:rsidRDefault="00290CC3" w:rsidP="003176B5">
      <w:pPr>
        <w:tabs>
          <w:tab w:val="left" w:pos="0"/>
        </w:tabs>
        <w:spacing w:line="480" w:lineRule="auto"/>
      </w:pPr>
      <w:r>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2" w:name="OLE_LINK1"/>
      <w:bookmarkStart w:id="13" w:name="OLE_LINK2"/>
      <w:r w:rsidR="00CA63FC">
        <w:t xml:space="preserve"> </w:t>
      </w:r>
      <w:proofErr w:type="spellStart"/>
      <w:r w:rsidR="00CA63FC">
        <w:t>eg</w:t>
      </w:r>
      <w:proofErr w:type="spellEnd"/>
      <w:r w:rsidR="00CA63FC">
        <w:t xml:space="preserve"> (••••)</w:t>
      </w:r>
    </w:p>
    <w:bookmarkEnd w:id="12"/>
    <w:bookmarkEnd w:id="13"/>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w:t>
      </w:r>
      <w:r w:rsidR="00665359">
        <w:lastRenderedPageBreak/>
        <w:t>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6"/>
      <w:r w:rsidR="00544463">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544463">
        <w:fldChar w:fldCharType="separate"/>
      </w:r>
      <w:r w:rsidR="00012FB7" w:rsidRPr="00012FB7">
        <w:rPr>
          <w:rFonts w:ascii="Calibri" w:hAnsi="Calibri"/>
        </w:rPr>
        <w:t>(Hatchwell 2009)</w:t>
      </w:r>
      <w:r w:rsidR="00544463">
        <w:fldChar w:fldCharType="end"/>
      </w:r>
      <w:r w:rsidR="00012FB7">
        <w:t xml:space="preserve"> </w:t>
      </w:r>
      <w:commentRangeEnd w:id="16"/>
      <w:r w:rsidR="00012FB7">
        <w:rPr>
          <w:rStyle w:val="CommentReference"/>
        </w:rPr>
        <w:commentReference w:id="16"/>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7"/>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7"/>
      <w:r w:rsidR="009C1F9F">
        <w:rPr>
          <w:rStyle w:val="CommentReference"/>
        </w:rPr>
        <w:commentReference w:id="17"/>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xml:space="preserve">, thus causing the kin preference rules to bounce back to lower </w:t>
      </w:r>
      <w:r w:rsidR="002F61E6" w:rsidRPr="00A02F25">
        <w:rPr>
          <w:rFonts w:ascii="Calibri" w:hAnsi="Calibri" w:cs="CMR10"/>
        </w:rPr>
        <w:lastRenderedPageBreak/>
        <w:t>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3" w:author="Ruth" w:date="2013-02-03T14:02:00Z" w:initials="R">
    <w:p w:rsidR="00F03B18" w:rsidRDefault="00F03B18" w:rsidP="00F03B18">
      <w:pPr>
        <w:pStyle w:val="CommentText"/>
      </w:pPr>
      <w:r>
        <w:rPr>
          <w:rStyle w:val="CommentReference"/>
        </w:rPr>
        <w:annotationRef/>
      </w:r>
      <w:r>
        <w:t>Is this significant or important? Why not go directly to 1?</w:t>
      </w:r>
    </w:p>
  </w:comment>
  <w:comment w:id="4" w:author="Ruth" w:date="2013-02-03T14:50:00Z" w:initials="R">
    <w:p w:rsidR="00D1743D" w:rsidRDefault="00D1743D" w:rsidP="00D1743D">
      <w:pPr>
        <w:pStyle w:val="CommentText"/>
      </w:pPr>
      <w:r>
        <w:rPr>
          <w:rStyle w:val="CommentReference"/>
        </w:rPr>
        <w:annotationRef/>
      </w:r>
      <w:r>
        <w:t>Really it is average group size faced by an average individual</w:t>
      </w:r>
    </w:p>
  </w:comment>
  <w:comment w:id="5" w:author="Ruth" w:date="2013-02-03T14:50:00Z" w:initials="R">
    <w:p w:rsidR="00D1743D" w:rsidRDefault="00D1743D" w:rsidP="00D1743D">
      <w:pPr>
        <w:pStyle w:val="CommentText"/>
      </w:pPr>
      <w:r>
        <w:rPr>
          <w:rStyle w:val="CommentReference"/>
        </w:rPr>
        <w:annotationRef/>
      </w:r>
      <w:r>
        <w:t xml:space="preserve">Not sure this is </w:t>
      </w:r>
      <w:proofErr w:type="spellStart"/>
      <w:r>
        <w:t>relevent</w:t>
      </w:r>
      <w:proofErr w:type="spellEnd"/>
    </w:p>
  </w:comment>
  <w:comment w:id="6" w:author="Ruth" w:date="2013-02-03T14:11:00Z" w:initials="R">
    <w:p w:rsidR="00203D00" w:rsidRDefault="00203D00" w:rsidP="00203D00">
      <w:pPr>
        <w:pStyle w:val="CommentText"/>
      </w:pPr>
      <w:r>
        <w:rPr>
          <w:rStyle w:val="CommentReference"/>
        </w:rPr>
        <w:annotationRef/>
      </w:r>
      <w:r>
        <w:t xml:space="preserve">Due to </w:t>
      </w:r>
      <w:proofErr w:type="spellStart"/>
      <w:r>
        <w:t>assymetric</w:t>
      </w:r>
      <w:proofErr w:type="spellEnd"/>
      <w:r>
        <w:t xml:space="preserve"> fitness function?</w:t>
      </w:r>
    </w:p>
  </w:comment>
  <w:comment w:id="8"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9" w:author="Ruth" w:date="2013-01-28T16:29:00Z" w:initials="R">
    <w:p w:rsidR="009B1E11" w:rsidRDefault="009B1E11">
      <w:pPr>
        <w:pStyle w:val="CommentText"/>
      </w:pPr>
      <w:r>
        <w:rPr>
          <w:rStyle w:val="CommentReference"/>
        </w:rPr>
        <w:annotationRef/>
      </w:r>
      <w:r>
        <w:t>Check these other ones</w:t>
      </w:r>
    </w:p>
  </w:comment>
  <w:comment w:id="10"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1"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Ruth Sharpe" w:date="2013-01-29T16:35:00Z" w:initials="RS">
    <w:p w:rsidR="00012FB7" w:rsidRDefault="00012FB7">
      <w:pPr>
        <w:pStyle w:val="CommentText"/>
      </w:pPr>
      <w:r>
        <w:rPr>
          <w:rStyle w:val="CommentReference"/>
        </w:rPr>
        <w:annotationRef/>
      </w:r>
      <w:r>
        <w:t>Check that this really says this!</w:t>
      </w:r>
    </w:p>
  </w:comment>
  <w:comment w:id="17"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1125C"/>
    <w:rsid w:val="00012FB7"/>
    <w:rsid w:val="00014B55"/>
    <w:rsid w:val="00024853"/>
    <w:rsid w:val="000315B5"/>
    <w:rsid w:val="00046535"/>
    <w:rsid w:val="00057AA9"/>
    <w:rsid w:val="0007225F"/>
    <w:rsid w:val="0008405C"/>
    <w:rsid w:val="00095537"/>
    <w:rsid w:val="000A0BC7"/>
    <w:rsid w:val="000A280B"/>
    <w:rsid w:val="000B5DDB"/>
    <w:rsid w:val="000D3C07"/>
    <w:rsid w:val="000E633C"/>
    <w:rsid w:val="000F1F6C"/>
    <w:rsid w:val="0010156E"/>
    <w:rsid w:val="00106C13"/>
    <w:rsid w:val="001113A8"/>
    <w:rsid w:val="001127EC"/>
    <w:rsid w:val="00117C06"/>
    <w:rsid w:val="00121039"/>
    <w:rsid w:val="001359D8"/>
    <w:rsid w:val="00145D2A"/>
    <w:rsid w:val="0015069B"/>
    <w:rsid w:val="00152426"/>
    <w:rsid w:val="001671AD"/>
    <w:rsid w:val="0018447F"/>
    <w:rsid w:val="00184BE9"/>
    <w:rsid w:val="00190762"/>
    <w:rsid w:val="001A32EA"/>
    <w:rsid w:val="001B007F"/>
    <w:rsid w:val="001B22FF"/>
    <w:rsid w:val="001B2846"/>
    <w:rsid w:val="001B2D21"/>
    <w:rsid w:val="001B4E5E"/>
    <w:rsid w:val="001C3221"/>
    <w:rsid w:val="001C67BC"/>
    <w:rsid w:val="001D70D0"/>
    <w:rsid w:val="001E0495"/>
    <w:rsid w:val="001F1E45"/>
    <w:rsid w:val="001F5170"/>
    <w:rsid w:val="00203D00"/>
    <w:rsid w:val="00204F0F"/>
    <w:rsid w:val="00224DD5"/>
    <w:rsid w:val="002265F6"/>
    <w:rsid w:val="00231125"/>
    <w:rsid w:val="002615AD"/>
    <w:rsid w:val="002616AB"/>
    <w:rsid w:val="0027271B"/>
    <w:rsid w:val="00274D23"/>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C47EE"/>
    <w:rsid w:val="002D1224"/>
    <w:rsid w:val="002D247B"/>
    <w:rsid w:val="002E6C84"/>
    <w:rsid w:val="002F0E80"/>
    <w:rsid w:val="002F61E6"/>
    <w:rsid w:val="002F6415"/>
    <w:rsid w:val="00300172"/>
    <w:rsid w:val="00300E75"/>
    <w:rsid w:val="00313517"/>
    <w:rsid w:val="003176B5"/>
    <w:rsid w:val="003178BA"/>
    <w:rsid w:val="00327924"/>
    <w:rsid w:val="00336317"/>
    <w:rsid w:val="003403DF"/>
    <w:rsid w:val="0034132E"/>
    <w:rsid w:val="003433ED"/>
    <w:rsid w:val="003445C6"/>
    <w:rsid w:val="00350E88"/>
    <w:rsid w:val="003670E3"/>
    <w:rsid w:val="00380EFA"/>
    <w:rsid w:val="00382AB0"/>
    <w:rsid w:val="0038406C"/>
    <w:rsid w:val="003871B8"/>
    <w:rsid w:val="003926E9"/>
    <w:rsid w:val="00394444"/>
    <w:rsid w:val="003A06D2"/>
    <w:rsid w:val="003B1B7A"/>
    <w:rsid w:val="003C42E7"/>
    <w:rsid w:val="003E470E"/>
    <w:rsid w:val="00403A8A"/>
    <w:rsid w:val="0041505A"/>
    <w:rsid w:val="00445A96"/>
    <w:rsid w:val="0045470E"/>
    <w:rsid w:val="00460F8E"/>
    <w:rsid w:val="00462EC9"/>
    <w:rsid w:val="004641DE"/>
    <w:rsid w:val="00473175"/>
    <w:rsid w:val="00474B4B"/>
    <w:rsid w:val="00475CDD"/>
    <w:rsid w:val="00493AEA"/>
    <w:rsid w:val="00494946"/>
    <w:rsid w:val="004A597A"/>
    <w:rsid w:val="004B1AD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227B"/>
    <w:rsid w:val="007F3A99"/>
    <w:rsid w:val="00803A65"/>
    <w:rsid w:val="008112B6"/>
    <w:rsid w:val="00812218"/>
    <w:rsid w:val="008125C8"/>
    <w:rsid w:val="008219BE"/>
    <w:rsid w:val="00822B09"/>
    <w:rsid w:val="008312BD"/>
    <w:rsid w:val="00831B29"/>
    <w:rsid w:val="008363F2"/>
    <w:rsid w:val="00836E33"/>
    <w:rsid w:val="00846F8C"/>
    <w:rsid w:val="00857042"/>
    <w:rsid w:val="00866215"/>
    <w:rsid w:val="0087012E"/>
    <w:rsid w:val="00877EC3"/>
    <w:rsid w:val="00895435"/>
    <w:rsid w:val="008A0376"/>
    <w:rsid w:val="008A30D9"/>
    <w:rsid w:val="008B1AE2"/>
    <w:rsid w:val="008B2FDA"/>
    <w:rsid w:val="008B619E"/>
    <w:rsid w:val="008C0DAC"/>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9E619A"/>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A68E9"/>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1D0D"/>
    <w:rsid w:val="00B560CE"/>
    <w:rsid w:val="00B56912"/>
    <w:rsid w:val="00B70DFF"/>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D4000"/>
    <w:rsid w:val="00CD4C48"/>
    <w:rsid w:val="00CF521E"/>
    <w:rsid w:val="00D00768"/>
    <w:rsid w:val="00D1743D"/>
    <w:rsid w:val="00D21BA0"/>
    <w:rsid w:val="00D2311B"/>
    <w:rsid w:val="00D35113"/>
    <w:rsid w:val="00D52C8B"/>
    <w:rsid w:val="00D56219"/>
    <w:rsid w:val="00D56D34"/>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257C3"/>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3B18"/>
    <w:rsid w:val="00F06D90"/>
    <w:rsid w:val="00F12666"/>
    <w:rsid w:val="00F136AB"/>
    <w:rsid w:val="00F22885"/>
    <w:rsid w:val="00F2596E"/>
    <w:rsid w:val="00F31F4F"/>
    <w:rsid w:val="00F37ED4"/>
    <w:rsid w:val="00F40F50"/>
    <w:rsid w:val="00F53193"/>
    <w:rsid w:val="00F57F0B"/>
    <w:rsid w:val="00F63080"/>
    <w:rsid w:val="00F65D8F"/>
    <w:rsid w:val="00F716AE"/>
    <w:rsid w:val="00F944DC"/>
    <w:rsid w:val="00F9557A"/>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08</TotalTime>
  <Pages>16</Pages>
  <Words>6945</Words>
  <Characters>3959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6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49</cp:revision>
  <cp:lastPrinted>2013-01-31T21:45:00Z</cp:lastPrinted>
  <dcterms:created xsi:type="dcterms:W3CDTF">2012-12-17T15:26:00Z</dcterms:created>
  <dcterms:modified xsi:type="dcterms:W3CDTF">2013-02-0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